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30B40B" w14:textId="77777777" w:rsidR="004C0643" w:rsidRDefault="004C0643" w:rsidP="00566DBD">
      <w:pPr>
        <w:pStyle w:val="Heading2"/>
        <w:spacing w:line="360" w:lineRule="auto"/>
        <w:jc w:val="both"/>
        <w:rPr>
          <w:rFonts w:ascii="Times New Roman" w:hAnsi="Times New Roman" w:cs="Times New Roman"/>
          <w:b/>
          <w:color w:val="auto"/>
          <w:sz w:val="24"/>
          <w:szCs w:val="24"/>
        </w:rPr>
      </w:pPr>
      <w:bookmarkStart w:id="0" w:name="_Toc529958344"/>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0"/>
    </w:p>
    <w:p w14:paraId="0D780242" w14:textId="77777777" w:rsidR="004C0643" w:rsidRDefault="004C0643" w:rsidP="00566DBD">
      <w:pPr>
        <w:spacing w:after="0" w:line="360" w:lineRule="auto"/>
        <w:jc w:val="both"/>
      </w:pPr>
    </w:p>
    <w:p w14:paraId="39A07886" w14:textId="6911EFE8" w:rsidR="00144EF1" w:rsidRDefault="001D7069" w:rsidP="00566DBD">
      <w:pPr>
        <w:spacing w:after="0" w:line="360" w:lineRule="auto"/>
        <w:jc w:val="both"/>
      </w:pPr>
      <w:r>
        <w:t xml:space="preserve">The Seedling vigor is the ability of plants to arise rapidly through the substrate including soil or water and cover the surface fast </w:t>
      </w:r>
      <w:r w:rsidR="00A74FE7">
        <w:fldChar w:fldCharType="begin" w:fldLock="1"/>
      </w:r>
      <w:r w:rsidR="008E403C">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00A74FE7">
        <w:fldChar w:fldCharType="separate"/>
      </w:r>
      <w:r w:rsidR="00A74FE7" w:rsidRPr="00A74FE7">
        <w:rPr>
          <w:noProof/>
        </w:rPr>
        <w:t>(Fukai, 2002)</w:t>
      </w:r>
      <w:r w:rsidR="00A74FE7">
        <w:fldChar w:fldCharType="end"/>
      </w:r>
      <w:r>
        <w:t xml:space="preserve">. </w:t>
      </w:r>
      <w:r w:rsidR="00A74FE7">
        <w:t xml:space="preserve">Seedling vigor is having an interaction with the all phases of the seedling development from emergence up to the field establishment which enables the seedlings to grow in an agile manner after </w:t>
      </w:r>
      <w:r w:rsidR="008E403C">
        <w:t>the germination</w:t>
      </w:r>
      <w:r w:rsidR="00635444">
        <w:t xml:space="preserve"> </w:t>
      </w:r>
      <w:r w:rsidR="008E403C">
        <w:fldChar w:fldCharType="begin" w:fldLock="1"/>
      </w:r>
      <w:r w:rsidR="00635444">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008E403C">
        <w:fldChar w:fldCharType="separate"/>
      </w:r>
      <w:r w:rsidR="00635444" w:rsidRPr="00635444">
        <w:rPr>
          <w:noProof/>
        </w:rPr>
        <w:t>(Rani, 2012)</w:t>
      </w:r>
      <w:r w:rsidR="008E403C">
        <w:fldChar w:fldCharType="end"/>
      </w:r>
      <w:r w:rsidR="008E403C">
        <w:t>.</w:t>
      </w:r>
      <w:r w:rsidR="009E3D39">
        <w:t xml:space="preserve"> Seedling vigor is a quality character of the seedlings which represents the potency of the seedlings to rapid growth in the nursery stage</w:t>
      </w:r>
      <w:r w:rsidR="00635444">
        <w:t xml:space="preserve"> and this potential change according to the inheritance and the environmental conditions </w:t>
      </w:r>
      <w:r w:rsidR="00635444">
        <w:rPr>
          <w:noProof/>
        </w:rPr>
        <w:fldChar w:fldCharType="begin" w:fldLock="1"/>
      </w:r>
      <w:r w:rsidR="00566DBD">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00635444">
        <w:rPr>
          <w:noProof/>
        </w:rPr>
        <w:fldChar w:fldCharType="separate"/>
      </w:r>
      <w:r w:rsidR="00635444" w:rsidRPr="00635444">
        <w:rPr>
          <w:noProof/>
        </w:rPr>
        <w:t>(Rani, 2012)</w:t>
      </w:r>
      <w:r w:rsidR="00635444">
        <w:rPr>
          <w:noProof/>
        </w:rPr>
        <w:fldChar w:fldCharType="end"/>
      </w:r>
      <w:r w:rsidR="00635444">
        <w:t>.</w:t>
      </w:r>
      <w:r w:rsidR="009E3D39">
        <w:t xml:space="preserve"> </w:t>
      </w:r>
    </w:p>
    <w:p w14:paraId="34719FBB" w14:textId="56952BE1" w:rsidR="00635444" w:rsidRDefault="00635444" w:rsidP="00802C79">
      <w:pPr>
        <w:spacing w:before="240" w:after="0" w:line="360" w:lineRule="auto"/>
      </w:pPr>
      <w:r>
        <w:t>The key factor on the successful growth of the transplanted plants is the vigor of the seedlings</w:t>
      </w:r>
      <w:r w:rsidR="00566DBD">
        <w:t xml:space="preserve"> </w:t>
      </w:r>
      <w:r w:rsidR="00566DBD">
        <w:fldChar w:fldCharType="begin" w:fldLock="1"/>
      </w:r>
      <w:r w:rsidR="00566DBD">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00566DBD">
        <w:fldChar w:fldCharType="separate"/>
      </w:r>
      <w:r w:rsidR="00566DBD" w:rsidRPr="00566DBD">
        <w:rPr>
          <w:noProof/>
        </w:rPr>
        <w:t>(Lal and Roy, 1996)</w:t>
      </w:r>
      <w:r w:rsidR="00566DBD">
        <w:fldChar w:fldCharType="end"/>
      </w:r>
      <w:r w:rsidR="00566DBD">
        <w:t xml:space="preserve">. The production of vigorous seedlings through better care of the nursery  and transplanting them at the correct age is very essential to obtain high yield in rice cultivation </w:t>
      </w:r>
      <w:r w:rsidR="00566DBD">
        <w:fldChar w:fldCharType="begin" w:fldLock="1"/>
      </w:r>
      <w:r w:rsidR="00D20BAA">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00566DBD">
        <w:fldChar w:fldCharType="separate"/>
      </w:r>
      <w:r w:rsidR="00CA05E0" w:rsidRPr="00CA05E0">
        <w:rPr>
          <w:noProof/>
        </w:rPr>
        <w:t>(Rani, 2012; Sarwar et al., 2011)</w:t>
      </w:r>
      <w:r w:rsidR="00566DBD">
        <w:fldChar w:fldCharType="end"/>
      </w:r>
      <w:r w:rsidR="00566DBD">
        <w:t xml:space="preserve">. According to the </w:t>
      </w:r>
      <w:r w:rsidR="00566DBD">
        <w:fldChar w:fldCharType="begin" w:fldLock="1"/>
      </w:r>
      <w:r w:rsidR="00802C79">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00566DBD">
        <w:fldChar w:fldCharType="separate"/>
      </w:r>
      <w:r w:rsidR="00566DBD" w:rsidRPr="00566DBD">
        <w:rPr>
          <w:noProof/>
        </w:rPr>
        <w:t>Deseo, 2015</w:t>
      </w:r>
      <w:r w:rsidR="00566DBD">
        <w:fldChar w:fldCharType="end"/>
      </w:r>
      <w:r w:rsidR="00566DBD">
        <w:t xml:space="preserve"> increased seedling vigor can be classified </w:t>
      </w:r>
      <w:r w:rsidR="00802C79">
        <w:t xml:space="preserve">as an important attribute which determines the final grain yield obtained. An extra care on the nursery is very important to get vigorous seedlings to transplant in the field </w:t>
      </w:r>
      <w:r w:rsidR="00802C79">
        <w:fldChar w:fldCharType="begin" w:fldLock="1"/>
      </w:r>
      <w:r w:rsidR="00802C79">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00802C79">
        <w:fldChar w:fldCharType="separate"/>
      </w:r>
      <w:r w:rsidR="00802C79" w:rsidRPr="00802C79">
        <w:rPr>
          <w:noProof/>
        </w:rPr>
        <w:t>(Islam and Salam, 2017)</w:t>
      </w:r>
      <w:r w:rsidR="00802C79">
        <w:fldChar w:fldCharType="end"/>
      </w:r>
      <w:r w:rsidR="00802C79">
        <w:t>.</w:t>
      </w:r>
      <w:r w:rsidR="00566DBD">
        <w:t xml:space="preserve"> </w:t>
      </w:r>
      <w:r w:rsidR="00802C79">
        <w:t xml:space="preserve">The improved nursery management practices including better applications of nutrients, pest and disease management, irrigation at optimum level will ensure the vigor of the seedlings in the nursery rather than the conventional nursery management practices </w:t>
      </w:r>
      <w:r w:rsidR="00802C79">
        <w:fldChar w:fldCharType="begin" w:fldLock="1"/>
      </w:r>
      <w:r w:rsidR="00A41175">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00802C79">
        <w:fldChar w:fldCharType="separate"/>
      </w:r>
      <w:r w:rsidR="00802C79" w:rsidRPr="00802C79">
        <w:rPr>
          <w:noProof/>
        </w:rPr>
        <w:t>(Ghosh and Suman, 2011)</w:t>
      </w:r>
      <w:r w:rsidR="00802C79">
        <w:fldChar w:fldCharType="end"/>
      </w:r>
      <w:r w:rsidR="00802C79">
        <w:t>.</w:t>
      </w:r>
    </w:p>
    <w:p w14:paraId="2A637CA6" w14:textId="622129FE" w:rsidR="00566DBD" w:rsidRDefault="00A41175" w:rsidP="00726769">
      <w:pPr>
        <w:spacing w:before="240" w:after="0" w:line="360" w:lineRule="auto"/>
      </w:pPr>
      <w:r>
        <w:t xml:space="preserve">The seedling vigor is having an positive correlation with the early crop vigor after field established which decided the effectiveness of the transplanted rice </w:t>
      </w:r>
      <w:r>
        <w:fldChar w:fldCharType="begin" w:fldLock="1"/>
      </w:r>
      <w:r w:rsidR="00726769">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w:t>
      </w:r>
      <w:r w:rsidR="00726769">
        <w:t xml:space="preserve">The vigorous seedlings after transplanted showed morphological differences in the growth of both above ground and below ground parts </w:t>
      </w:r>
      <w:r w:rsidR="00726769">
        <w:fldChar w:fldCharType="begin" w:fldLock="1"/>
      </w:r>
      <w:r w:rsidR="00726769">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00726769">
        <w:fldChar w:fldCharType="separate"/>
      </w:r>
      <w:r w:rsidR="00726769" w:rsidRPr="00726769">
        <w:rPr>
          <w:noProof/>
        </w:rPr>
        <w:t>(Hoshikawa and Ishi, 1974)</w:t>
      </w:r>
      <w:r w:rsidR="00726769">
        <w:fldChar w:fldCharType="end"/>
      </w:r>
      <w:r w:rsidR="00726769">
        <w:t xml:space="preserve">. The seedling vigor associated with the shoot length, root length, leaf area, seedling dry weight, plant viability and the uniformity </w:t>
      </w:r>
      <w:r w:rsidR="00726769">
        <w:fldChar w:fldCharType="begin" w:fldLock="1"/>
      </w:r>
      <w:r w:rsidR="00CA05E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00726769">
        <w:fldChar w:fldCharType="separate"/>
      </w:r>
      <w:r w:rsidR="00CA05E0" w:rsidRPr="00CA05E0">
        <w:rPr>
          <w:noProof/>
        </w:rPr>
        <w:t>(Lal and Roy, 1996; Matsuo and Hoshikawa, 1993; Rajendran et al., 2005)</w:t>
      </w:r>
      <w:r w:rsidR="00726769">
        <w:fldChar w:fldCharType="end"/>
      </w:r>
      <w:r w:rsidR="00726769">
        <w:t xml:space="preserve">. </w:t>
      </w:r>
      <w:r w:rsidR="00D409B8">
        <w:t xml:space="preserve">The newly established vigorous seedlings are able to cope with the transplanting shock well and recover with in a short period of time and start the vegetative growth in successful manner than the weak seedlings. The dense root system available in the healthy seedlings produced new shoots and absorb </w:t>
      </w:r>
      <w:r w:rsidR="00D20BAA">
        <w:t xml:space="preserve">nutrients, moisture well which increased the early plant growth of transplanted rice </w:t>
      </w:r>
      <w:r w:rsidR="00D20BAA">
        <w:fldChar w:fldCharType="begin" w:fldLock="1"/>
      </w:r>
      <w:r w:rsidR="00D20BAA">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00D20BAA">
        <w:fldChar w:fldCharType="separate"/>
      </w:r>
      <w:r w:rsidR="00D20BAA" w:rsidRPr="00D20BAA">
        <w:rPr>
          <w:noProof/>
        </w:rPr>
        <w:t>(Grist, 1975)</w:t>
      </w:r>
      <w:r w:rsidR="00D20BAA">
        <w:fldChar w:fldCharType="end"/>
      </w:r>
      <w:r w:rsidR="00D20BAA">
        <w:t>.</w:t>
      </w:r>
    </w:p>
    <w:p w14:paraId="7BCC7734" w14:textId="1BDC9FC5" w:rsidR="00D20BAA" w:rsidRDefault="00D20BAA" w:rsidP="00726769">
      <w:pPr>
        <w:spacing w:before="240" w:after="0" w:line="360" w:lineRule="auto"/>
      </w:pPr>
      <w:r>
        <w:t>The strong seedlings with the early crop vigor is desirable character for increased grain yield from the transplanted crops as the strong seedling are having the ability to compete with weeds , weedy rice</w:t>
      </w:r>
      <w:r w:rsidR="00B953FF">
        <w:t>, pest attacks</w:t>
      </w:r>
      <w:r>
        <w:t xml:space="preserve"> and grow well which subsequently increase the dry matter accumulation in the plants </w:t>
      </w:r>
      <w:r>
        <w:fldChar w:fldCharType="begin" w:fldLock="1"/>
      </w:r>
      <w:r w:rsidR="00B953FF">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Ellis, 1992)"},"properties":{"noteIndex":0},"schema":"https://github.com/citation-style-language/schema/raw/master/csl-citation.json"}</w:instrText>
      </w:r>
      <w:r>
        <w:fldChar w:fldCharType="separate"/>
      </w:r>
      <w:r w:rsidR="00B953FF" w:rsidRPr="00B953FF">
        <w:rPr>
          <w:noProof/>
        </w:rPr>
        <w:t>(Akram, n.d.; Ellis, 1992)</w:t>
      </w:r>
      <w:r>
        <w:fldChar w:fldCharType="end"/>
      </w:r>
      <w:r>
        <w:t xml:space="preserve">. </w:t>
      </w:r>
      <w:r w:rsidR="00293551">
        <w:t xml:space="preserve">The main factor which decides the final rice yield obtain from the transplanted rice is due to the seedling vigor obtained through different nursery treatments </w:t>
      </w:r>
      <w:r w:rsidR="00293551">
        <w:fldChar w:fldCharType="begin" w:fldLock="1"/>
      </w:r>
      <w:r w:rsidR="00B953FF">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00293551">
        <w:fldChar w:fldCharType="separate"/>
      </w:r>
      <w:r w:rsidR="00293551" w:rsidRPr="00293551">
        <w:rPr>
          <w:noProof/>
        </w:rPr>
        <w:t>(Deseo, 2015; Nachit, n.d.; Rani, 2012; Ros et al., 2003)</w:t>
      </w:r>
      <w:r w:rsidR="00293551">
        <w:fldChar w:fldCharType="end"/>
      </w:r>
      <w:r w:rsidR="00293551">
        <w:t>. Th</w:t>
      </w:r>
      <w:bookmarkStart w:id="1" w:name="_GoBack"/>
      <w:bookmarkEnd w:id="1"/>
      <w:r w:rsidR="00293551">
        <w:t xml:space="preserve">e </w:t>
      </w:r>
      <w:r w:rsidR="00B953FF">
        <w:t xml:space="preserve">increased growth vigor at the nursery stage is </w:t>
      </w:r>
      <w:r w:rsidR="00B953FF">
        <w:lastRenderedPageBreak/>
        <w:t xml:space="preserve">having a significant co relation with the </w:t>
      </w:r>
      <w:proofErr w:type="spellStart"/>
      <w:r w:rsidR="00B953FF">
        <w:t>tillering</w:t>
      </w:r>
      <w:proofErr w:type="spellEnd"/>
      <w:r w:rsidR="00B953FF">
        <w:t xml:space="preserve"> ability in the field which subsequently increases the final yield </w:t>
      </w:r>
      <w:r w:rsidR="00B953FF">
        <w:fldChar w:fldCharType="begin" w:fldLock="1"/>
      </w:r>
      <w:r w:rsidR="00B953FF">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00B953FF">
        <w:fldChar w:fldCharType="separate"/>
      </w:r>
      <w:r w:rsidR="00B953FF" w:rsidRPr="00B953FF">
        <w:rPr>
          <w:noProof/>
        </w:rPr>
        <w:t>(Nachit, n.d.; Rani, 2012; Sarwar et al., 2014; Tekrony and Egli, 1991)</w:t>
      </w:r>
      <w:r w:rsidR="00B953FF">
        <w:fldChar w:fldCharType="end"/>
      </w:r>
      <w:r w:rsidR="00B953FF">
        <w:t>.</w:t>
      </w:r>
    </w:p>
    <w:p w14:paraId="182F976F" w14:textId="77777777" w:rsidR="00144EF1" w:rsidRDefault="00144EF1" w:rsidP="00566DBD">
      <w:pPr>
        <w:spacing w:after="0" w:line="360" w:lineRule="auto"/>
        <w:jc w:val="both"/>
      </w:pPr>
    </w:p>
    <w:p w14:paraId="174FE566" w14:textId="77777777" w:rsidR="00144EF1" w:rsidRDefault="00144EF1" w:rsidP="00635444">
      <w:pPr>
        <w:spacing w:line="360" w:lineRule="auto"/>
      </w:pPr>
    </w:p>
    <w:p w14:paraId="426DF5D6" w14:textId="77777777" w:rsidR="00144EF1" w:rsidRDefault="00144EF1" w:rsidP="004C0643"/>
    <w:p w14:paraId="43C401E0" w14:textId="77777777" w:rsidR="00144EF1" w:rsidRDefault="00144EF1" w:rsidP="004C0643"/>
    <w:p w14:paraId="0553903A" w14:textId="77777777" w:rsidR="00144EF1" w:rsidRDefault="00144EF1" w:rsidP="004C0643"/>
    <w:p w14:paraId="70F59625" w14:textId="77777777" w:rsidR="00144EF1" w:rsidRDefault="00144EF1" w:rsidP="004C0643"/>
    <w:p w14:paraId="1C87CB85" w14:textId="77777777" w:rsidR="00144EF1" w:rsidRDefault="00144EF1" w:rsidP="004C0643"/>
    <w:p w14:paraId="69AE45D2" w14:textId="77777777" w:rsidR="00144EF1" w:rsidRDefault="00144EF1" w:rsidP="004C0643"/>
    <w:p w14:paraId="31B15A63" w14:textId="77777777" w:rsidR="00144EF1" w:rsidRDefault="00144EF1" w:rsidP="004C0643"/>
    <w:p w14:paraId="2798A805" w14:textId="77777777" w:rsidR="00144EF1" w:rsidRDefault="00144EF1" w:rsidP="004C0643"/>
    <w:p w14:paraId="16C1BAEE" w14:textId="77777777" w:rsidR="00144EF1" w:rsidRDefault="00144EF1" w:rsidP="004C0643"/>
    <w:p w14:paraId="55F78519" w14:textId="77777777" w:rsidR="00144EF1" w:rsidRDefault="00144EF1" w:rsidP="004C0643"/>
    <w:p w14:paraId="5EC88EF9" w14:textId="77777777" w:rsidR="00144EF1" w:rsidRDefault="00144EF1" w:rsidP="004C0643"/>
    <w:p w14:paraId="5F9855B9" w14:textId="77777777" w:rsidR="00144EF1" w:rsidRDefault="00144EF1" w:rsidP="004C0643"/>
    <w:p w14:paraId="7371CE8F" w14:textId="77777777" w:rsidR="00144EF1" w:rsidRDefault="00144EF1" w:rsidP="004C0643"/>
    <w:p w14:paraId="69F2909C" w14:textId="77777777" w:rsidR="00144EF1" w:rsidRDefault="00144EF1" w:rsidP="004C0643"/>
    <w:p w14:paraId="0D4682A4" w14:textId="77777777" w:rsidR="00144EF1" w:rsidRDefault="00144EF1" w:rsidP="004C0643"/>
    <w:p w14:paraId="7B76655B" w14:textId="77777777" w:rsidR="00144EF1" w:rsidRDefault="00144EF1" w:rsidP="004C0643"/>
    <w:p w14:paraId="181E06E3" w14:textId="77777777" w:rsidR="00144EF1" w:rsidRDefault="00144EF1" w:rsidP="004C0643"/>
    <w:p w14:paraId="009BA5F9" w14:textId="77777777" w:rsidR="00144EF1" w:rsidRDefault="00144EF1" w:rsidP="004C0643"/>
    <w:p w14:paraId="67DE9A78" w14:textId="77777777" w:rsidR="00144EF1" w:rsidRDefault="00144EF1" w:rsidP="004C0643"/>
    <w:p w14:paraId="56226B14" w14:textId="77777777" w:rsidR="00144EF1" w:rsidRDefault="00144EF1" w:rsidP="004C0643"/>
    <w:p w14:paraId="2B9D17FF" w14:textId="77777777" w:rsidR="00144EF1" w:rsidRDefault="00144EF1" w:rsidP="004C0643"/>
    <w:p w14:paraId="6F7865DB" w14:textId="77777777" w:rsidR="00144EF1" w:rsidRDefault="00144EF1" w:rsidP="004C0643"/>
    <w:p w14:paraId="0B68DF1B" w14:textId="77777777" w:rsidR="00144EF1" w:rsidRDefault="00144EF1" w:rsidP="004C0643"/>
    <w:p w14:paraId="2DFA4DC8" w14:textId="77777777" w:rsidR="00144EF1" w:rsidRDefault="00144EF1" w:rsidP="004C0643"/>
    <w:p w14:paraId="29E97374" w14:textId="77777777" w:rsidR="00144EF1" w:rsidRDefault="00144EF1" w:rsidP="004C0643"/>
    <w:p w14:paraId="7C0EE34F" w14:textId="77777777" w:rsidR="00144EF1" w:rsidRDefault="00144EF1" w:rsidP="004C0643"/>
    <w:p w14:paraId="62A586AB" w14:textId="77777777" w:rsidR="00144EF1" w:rsidRDefault="00144EF1" w:rsidP="004C0643"/>
    <w:p w14:paraId="508CF3F6" w14:textId="77777777" w:rsidR="00144EF1" w:rsidRDefault="00144EF1" w:rsidP="004C0643"/>
    <w:p w14:paraId="780703EF" w14:textId="77777777" w:rsidR="00144EF1" w:rsidRDefault="00144EF1" w:rsidP="004C0643"/>
    <w:p w14:paraId="6300E0DB" w14:textId="77777777" w:rsidR="00144EF1" w:rsidRDefault="00144EF1" w:rsidP="004C0643"/>
    <w:p w14:paraId="46EDCE25" w14:textId="77777777" w:rsidR="00144EF1" w:rsidRDefault="00144EF1" w:rsidP="004C0643"/>
    <w:p w14:paraId="1E57B8ED" w14:textId="77777777" w:rsidR="00144EF1" w:rsidRDefault="00144EF1" w:rsidP="004C0643"/>
    <w:p w14:paraId="058A7DE9" w14:textId="77777777" w:rsidR="00144EF1" w:rsidRDefault="00144EF1" w:rsidP="004C0643"/>
    <w:p w14:paraId="65C339DB" w14:textId="77777777" w:rsidR="00144EF1" w:rsidRDefault="00144EF1" w:rsidP="004C0643"/>
    <w:p w14:paraId="5565A1B1" w14:textId="77777777" w:rsidR="00144EF1" w:rsidRDefault="00144EF1" w:rsidP="004C0643"/>
    <w:p w14:paraId="07D1F704" w14:textId="77777777" w:rsidR="00144EF1" w:rsidRDefault="00144EF1" w:rsidP="004C0643"/>
    <w:p w14:paraId="59605D2C" w14:textId="77777777" w:rsidR="00144EF1" w:rsidRDefault="00144EF1" w:rsidP="004C0643"/>
    <w:p w14:paraId="0C7372DD" w14:textId="77777777" w:rsidR="00144EF1" w:rsidRDefault="00144EF1" w:rsidP="004C0643"/>
    <w:p w14:paraId="5AE23423" w14:textId="77777777" w:rsidR="00144EF1" w:rsidRDefault="00144EF1" w:rsidP="004C0643"/>
    <w:p w14:paraId="47F04902" w14:textId="77777777" w:rsidR="00144EF1" w:rsidRDefault="00144EF1" w:rsidP="004C0643"/>
    <w:p w14:paraId="4FFB65E8" w14:textId="32F6FA62" w:rsidR="004C0643" w:rsidRDefault="004C0643" w:rsidP="004C0643">
      <w:r>
        <w:t>Seedling vigor is defined as the plant’s ability to emerge rapidly from soil or</w:t>
      </w:r>
    </w:p>
    <w:p w14:paraId="7A815D81" w14:textId="77777777" w:rsidR="004C0643" w:rsidRPr="006C1C52" w:rsidRDefault="004C0643" w:rsidP="004C0643">
      <w:pPr>
        <w:rPr>
          <w:color w:val="FF0000"/>
        </w:rPr>
      </w:pPr>
      <w:r>
        <w:t>water and cover the ground fast (</w:t>
      </w:r>
      <w:proofErr w:type="spellStart"/>
      <w:r w:rsidRPr="006C1C52">
        <w:rPr>
          <w:color w:val="FF0000"/>
        </w:rPr>
        <w:t>Fukai</w:t>
      </w:r>
      <w:proofErr w:type="spellEnd"/>
      <w:r w:rsidRPr="006C1C52">
        <w:rPr>
          <w:color w:val="FF0000"/>
        </w:rPr>
        <w:t>, 2002).</w:t>
      </w:r>
    </w:p>
    <w:p w14:paraId="4FED111A" w14:textId="77777777" w:rsidR="004C0643" w:rsidRPr="00966042" w:rsidRDefault="004C0643" w:rsidP="004C0643">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54B5FA5F" w14:textId="77777777" w:rsidR="004C0643" w:rsidRDefault="004C0643" w:rsidP="004C0643"/>
    <w:p w14:paraId="6452E5E0" w14:textId="77777777" w:rsidR="004C0643" w:rsidRDefault="004C0643" w:rsidP="004C0643">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5B49BAA2" w14:textId="77777777" w:rsidR="004C0643" w:rsidRDefault="004C0643" w:rsidP="004C0643">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689C726" w14:textId="77777777" w:rsidR="004C0643" w:rsidRDefault="004C0643" w:rsidP="004C0643"/>
    <w:p w14:paraId="5EA9BEAA" w14:textId="77777777" w:rsidR="004C0643" w:rsidRDefault="004C0643" w:rsidP="004C0643">
      <w:r w:rsidRPr="00961A1C">
        <w:t xml:space="preserve">Healthy and vigorous seedlings from nursery-bed will give good results after transplanting in the main </w:t>
      </w:r>
      <w:proofErr w:type="spellStart"/>
      <w:r w:rsidRPr="00961A1C">
        <w:t>fiel</w:t>
      </w:r>
      <w:proofErr w:type="spellEnd"/>
    </w:p>
    <w:p w14:paraId="31047300" w14:textId="77777777" w:rsidR="004C0643" w:rsidRDefault="004C0643" w:rsidP="004C0643">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2BC886A" w14:textId="77777777" w:rsidR="004C0643" w:rsidRPr="00961A1C" w:rsidRDefault="004C0643" w:rsidP="004C0643">
      <w:pPr>
        <w:rPr>
          <w:color w:val="FF0000"/>
        </w:rPr>
      </w:pPr>
      <w:r w:rsidRPr="00961A1C">
        <w:rPr>
          <w:color w:val="FF0000"/>
        </w:rPr>
        <w:t>Influence of Nursery Management and Seedling Age on Growth and Economic Performance of Fine Rice</w:t>
      </w:r>
    </w:p>
    <w:p w14:paraId="65CA13F0" w14:textId="77777777" w:rsidR="004C0643" w:rsidRDefault="004C0643" w:rsidP="004C0643"/>
    <w:p w14:paraId="146BB854" w14:textId="77777777" w:rsidR="004C0643" w:rsidRDefault="004C0643" w:rsidP="004C0643">
      <w:r w:rsidRPr="00F37562">
        <w:t>The optimum SA was identified as 12 days, but seedlings from 9 to 15 days can be also used without any yield decline</w:t>
      </w:r>
    </w:p>
    <w:p w14:paraId="038B35B4" w14:textId="77777777" w:rsidR="004C0643" w:rsidRPr="00F37562" w:rsidRDefault="004C0643" w:rsidP="004C0643">
      <w:pPr>
        <w:rPr>
          <w:color w:val="FF0000"/>
        </w:rPr>
      </w:pPr>
      <w:r w:rsidRPr="00F37562">
        <w:rPr>
          <w:color w:val="FF0000"/>
        </w:rPr>
        <w:lastRenderedPageBreak/>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0E97DCF0" w14:textId="77777777" w:rsidR="004C0643" w:rsidRDefault="004C0643" w:rsidP="004C0643"/>
    <w:p w14:paraId="73038C8C" w14:textId="77777777" w:rsidR="004C0643" w:rsidRDefault="004C0643" w:rsidP="004C0643">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6A33BAE3" w14:textId="77777777" w:rsidR="004C0643" w:rsidRDefault="004C0643" w:rsidP="004C0643">
      <w:r>
        <w:t>3</w:t>
      </w:r>
    </w:p>
    <w:p w14:paraId="5D95832F" w14:textId="77777777" w:rsidR="004C0643" w:rsidRDefault="004C0643" w:rsidP="004C0643">
      <w:r>
        <w:t>2009), o</w:t>
      </w:r>
      <w:r w:rsidRPr="006C1C52">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4BD6916B" w14:textId="77777777" w:rsidR="004C0643" w:rsidRDefault="004C0643" w:rsidP="004C0643">
      <w:r w:rsidRPr="006C1C52">
        <w:t>Thus, dry weight could be used as a basis in defining early vigor</w:t>
      </w:r>
    </w:p>
    <w:p w14:paraId="01958C91" w14:textId="77777777" w:rsidR="004C0643" w:rsidRDefault="004C0643" w:rsidP="004C0643">
      <w:r w:rsidRPr="006C1C52">
        <w:t>Good seedling vigor is also another trait that could increase yield of upland rice.</w:t>
      </w:r>
    </w:p>
    <w:p w14:paraId="613E5038" w14:textId="77777777" w:rsidR="004C0643" w:rsidRPr="006C1C52" w:rsidRDefault="004C0643" w:rsidP="004C0643">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2E98615E" w14:textId="77777777" w:rsidR="004C0643" w:rsidRDefault="004C0643" w:rsidP="004C0643"/>
    <w:p w14:paraId="5D04B07D" w14:textId="77777777" w:rsidR="00C734CD" w:rsidRDefault="00B953FF"/>
    <w:sectPr w:rsidR="00C734CD" w:rsidSect="00635444">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xNDQxMTU2NDc0NDRX0lEKTi0uzszPAykwqgUASjMKEiwAAAA="/>
  </w:docVars>
  <w:rsids>
    <w:rsidRoot w:val="004C0643"/>
    <w:rsid w:val="00056EB7"/>
    <w:rsid w:val="00144EF1"/>
    <w:rsid w:val="001B4291"/>
    <w:rsid w:val="001D7069"/>
    <w:rsid w:val="00293551"/>
    <w:rsid w:val="004C0643"/>
    <w:rsid w:val="00566DBD"/>
    <w:rsid w:val="00635444"/>
    <w:rsid w:val="00726769"/>
    <w:rsid w:val="00802C79"/>
    <w:rsid w:val="008E403C"/>
    <w:rsid w:val="009E3D39"/>
    <w:rsid w:val="00A019A4"/>
    <w:rsid w:val="00A41175"/>
    <w:rsid w:val="00A74FE7"/>
    <w:rsid w:val="00B953FF"/>
    <w:rsid w:val="00CA05E0"/>
    <w:rsid w:val="00D20BAA"/>
    <w:rsid w:val="00D409B8"/>
    <w:rsid w:val="00D64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743CE"/>
  <w15:chartTrackingRefBased/>
  <w15:docId w15:val="{B12A2148-3E35-4D56-8687-94675BE3C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0643"/>
  </w:style>
  <w:style w:type="paragraph" w:styleId="Heading2">
    <w:name w:val="heading 2"/>
    <w:basedOn w:val="Normal"/>
    <w:next w:val="Normal"/>
    <w:link w:val="Heading2Char"/>
    <w:uiPriority w:val="9"/>
    <w:unhideWhenUsed/>
    <w:qFormat/>
    <w:rsid w:val="004C06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C064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DE420-2319-420A-8D86-CF10D5387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4</Pages>
  <Words>4909</Words>
  <Characters>2798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cp:revision>
  <dcterms:created xsi:type="dcterms:W3CDTF">2018-12-04T15:37:00Z</dcterms:created>
  <dcterms:modified xsi:type="dcterms:W3CDTF">2018-12-05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